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fldSimple w:instr=" SEQ Figura \* ARABIC ">
        <w:r w:rsidR="00F52F8E">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fldSimple w:instr=" SEQ Figura \* ARABIC ">
        <w:r w:rsidR="00F52F8E">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fldSimple w:instr=" SEQ Figura \* ARABIC ">
        <w:r w:rsidR="00F52F8E">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fldSimple w:instr=" SEQ Figura \* ARABIC ">
        <w:r w:rsidR="00F52F8E">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fldSimple w:instr=" SEQ Figura \* ARABIC ">
        <w:r w:rsidR="00F52F8E">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fldSimple w:instr=" SEQ Figura \* ARABIC ">
        <w:r w:rsidR="00F52F8E">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fldSimple w:instr=" SEQ Figura \* ARABIC ">
        <w:r w:rsidR="00F52F8E">
          <w:rPr>
            <w:noProof/>
          </w:rPr>
          <w:t>7</w:t>
        </w:r>
      </w:fldSimple>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fldSimple w:instr=" SEQ Figura \* ARABIC ">
        <w:r w:rsidR="00F52F8E">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A5C8C2B" w:rsidR="000E3BBD" w:rsidRDefault="000E3BBD" w:rsidP="00CC3BF9">
      <w:pPr>
        <w:pStyle w:val="Legenda"/>
      </w:pPr>
      <w:bookmarkStart w:id="34" w:name="_Toc42382775"/>
      <w:r>
        <w:t xml:space="preserve">Figura </w:t>
      </w:r>
      <w:fldSimple w:instr=" SEQ Figura \* ARABIC ">
        <w:r w:rsidR="00F52F8E">
          <w:rPr>
            <w:noProof/>
          </w:rPr>
          <w:t>9</w:t>
        </w:r>
      </w:fldSimple>
      <w:r>
        <w:t xml:space="preserve"> Apresentação dos contextos utilizados no trabalho </w:t>
      </w:r>
      <w:r w:rsidRPr="00353DD1">
        <w:t>(próprio, 2020)</w:t>
      </w:r>
      <w:bookmarkEnd w:id="34"/>
    </w:p>
    <w:p w14:paraId="4C01A50F" w14:textId="25BC2B39" w:rsidR="000E3BBD" w:rsidRPr="00642AD9" w:rsidRDefault="00675701" w:rsidP="00CC3BF9">
      <w:r>
        <w:tab/>
      </w:r>
      <w:r w:rsidR="00634D1C">
        <w:t>É</w:t>
      </w:r>
      <w:r>
        <w:t xml:space="preserve"> apresentado </w:t>
      </w:r>
      <w:r w:rsidR="00634D1C">
        <w:t xml:space="preserve">na </w:t>
      </w:r>
      <w:r w:rsidR="00634D1C">
        <w:t>figura 9</w:t>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5" w:name="_Toc42382791"/>
      <w:r w:rsidRPr="008849DE">
        <w:t>O que é o contexto comportamental?</w:t>
      </w:r>
      <w:bookmarkEnd w:id="35"/>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6" w:name="_Toc42382792"/>
      <w:r w:rsidRPr="008849DE">
        <w:t>O que é o contexto ambiente?</w:t>
      </w:r>
      <w:bookmarkEnd w:id="36"/>
    </w:p>
    <w:p w14:paraId="721FB838" w14:textId="07AA9A7F" w:rsidR="002D7CBA" w:rsidRDefault="002D7CBA" w:rsidP="002D7CBA">
      <w:r>
        <w:lastRenderedPageBreak/>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1540CA27" w:rsidR="002D7CBA" w:rsidRPr="00A5596A" w:rsidRDefault="002D7CBA" w:rsidP="002D7CBA">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CC3BF9">
      <w:pPr>
        <w:pStyle w:val="Ttulo3"/>
      </w:pPr>
      <w:bookmarkStart w:id="37" w:name="_Toc42382793"/>
      <w:r w:rsidRPr="008849DE">
        <w:t>Como será obtido os contextos?</w:t>
      </w:r>
      <w:bookmarkEnd w:id="37"/>
    </w:p>
    <w:p w14:paraId="3C0EDDD6" w14:textId="65EFCF09"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bookmarkStart w:id="38" w:name="_Ref42447458"/>
      <w:r>
        <w:t xml:space="preserve">Figura </w:t>
      </w:r>
      <w:fldSimple w:instr=" SEQ Figura \* ARABIC ">
        <w:r w:rsidR="00F52F8E">
          <w:rPr>
            <w:noProof/>
          </w:rPr>
          <w:t>10</w:t>
        </w:r>
      </w:fldSimple>
      <w:bookmarkEnd w:id="38"/>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760EC8ED" w:rsidR="00EE5AC3" w:rsidRDefault="00EE5AC3" w:rsidP="00CC3BF9">
      <w:pPr>
        <w:pStyle w:val="Ttulo2"/>
      </w:pPr>
      <w:bookmarkStart w:id="39" w:name="_Toc42382794"/>
      <w:r>
        <w:t>Arquitetura do sistema</w:t>
      </w:r>
      <w:bookmarkEnd w:id="39"/>
    </w:p>
    <w:p w14:paraId="303F21D0" w14:textId="2E422755" w:rsidR="006C7738" w:rsidRPr="006C7738" w:rsidRDefault="006C7738" w:rsidP="006C7738">
      <w:r>
        <w:tab/>
        <w:t>Texto</w:t>
      </w:r>
    </w:p>
    <w:p w14:paraId="66240C09" w14:textId="77777777" w:rsidR="007649CF" w:rsidRDefault="0051111E" w:rsidP="007649CF">
      <w:r>
        <w:rPr>
          <w:noProof/>
        </w:rPr>
        <w:lastRenderedPageBreak/>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C3664E0" w:rsidR="002638C0" w:rsidRDefault="007649CF" w:rsidP="00772C77">
      <w:pPr>
        <w:pStyle w:val="Legenda"/>
      </w:pPr>
      <w:r>
        <w:t xml:space="preserve">Figura </w:t>
      </w:r>
      <w:fldSimple w:instr=" SEQ Figura \* ARABIC ">
        <w:r w:rsidR="00F52F8E">
          <w:rPr>
            <w:noProof/>
          </w:rPr>
          <w:t>11</w:t>
        </w:r>
      </w:fldSimple>
      <w:r>
        <w:t xml:space="preserve"> Etapas do desenvolvimento</w:t>
      </w:r>
      <w:r>
        <w:rPr>
          <w:noProof/>
        </w:rPr>
        <w:t xml:space="preserve"> do sistema de recomendação musical</w:t>
      </w:r>
      <w:r>
        <w:t xml:space="preserve"> </w:t>
      </w:r>
      <w:bookmarkStart w:id="40" w:name="_Hlk42442745"/>
      <w:r w:rsidRPr="00353DD1">
        <w:t>(próprio, 2020)</w:t>
      </w:r>
      <w:bookmarkEnd w:id="40"/>
    </w:p>
    <w:p w14:paraId="545B819D" w14:textId="7BBC1DEA" w:rsidR="002638C0" w:rsidRDefault="002638C0" w:rsidP="002638C0">
      <w:pPr>
        <w:pStyle w:val="Ttulo3"/>
      </w:pPr>
      <w:r>
        <w:t>Como o trabalho vai capturar as ações do usuário e classificá-las como contexto?</w:t>
      </w:r>
    </w:p>
    <w:p w14:paraId="7AD48DC5" w14:textId="239B79DB"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E77C88B" w:rsidR="00F52F8E" w:rsidRDefault="00F52F8E" w:rsidP="00F52F8E">
      <w:pPr>
        <w:pStyle w:val="Legenda"/>
      </w:pPr>
      <w:r>
        <w:t xml:space="preserve">Figura </w:t>
      </w:r>
      <w:fldSimple w:instr=" SEQ Figura \* ARABIC ">
        <w:r>
          <w:rPr>
            <w:noProof/>
          </w:rPr>
          <w:t>12</w:t>
        </w:r>
      </w:fldSimple>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tab/>
        <w:t>Texto</w:t>
      </w:r>
    </w:p>
    <w:p w14:paraId="0F71798F" w14:textId="798F7B44" w:rsidR="002638C0" w:rsidRDefault="00542BF8" w:rsidP="00542BF8">
      <w:pPr>
        <w:pStyle w:val="Ttulo3"/>
      </w:pPr>
      <w:r>
        <w:lastRenderedPageBreak/>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1" w:name="_Toc42382795"/>
      <w:r w:rsidRPr="006C1E7D">
        <w:lastRenderedPageBreak/>
        <w:t>CONCLUSÃO</w:t>
      </w:r>
      <w:bookmarkEnd w:id="41"/>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3"/>
          <w:headerReference w:type="first" r:id="rId44"/>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2" w:name="_Toc42382796"/>
      <w:r w:rsidRPr="00310EA6">
        <w:lastRenderedPageBreak/>
        <w:t>Referências Bibliográficas</w:t>
      </w:r>
      <w:bookmarkEnd w:id="42"/>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5"/>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9EC37" w14:textId="77777777" w:rsidR="00666752" w:rsidRDefault="00666752" w:rsidP="00CC3BF9">
      <w:r>
        <w:separator/>
      </w:r>
    </w:p>
    <w:p w14:paraId="3A67BBB1" w14:textId="77777777" w:rsidR="00666752" w:rsidRDefault="00666752" w:rsidP="00CC3BF9"/>
    <w:p w14:paraId="38985A9B" w14:textId="77777777" w:rsidR="00666752" w:rsidRDefault="00666752" w:rsidP="00CC3BF9"/>
    <w:p w14:paraId="47D8B5F7" w14:textId="77777777" w:rsidR="00666752" w:rsidRDefault="00666752" w:rsidP="00CC3BF9"/>
    <w:p w14:paraId="5FC98D69" w14:textId="77777777" w:rsidR="00666752" w:rsidRDefault="00666752" w:rsidP="00CC3BF9"/>
    <w:p w14:paraId="5242D653" w14:textId="77777777" w:rsidR="00666752" w:rsidRDefault="00666752" w:rsidP="00CC3BF9"/>
    <w:p w14:paraId="69251E8B" w14:textId="77777777" w:rsidR="00666752" w:rsidRDefault="00666752" w:rsidP="00CC3BF9"/>
    <w:p w14:paraId="5011A604" w14:textId="77777777" w:rsidR="00666752" w:rsidRDefault="00666752" w:rsidP="00CC3BF9"/>
    <w:p w14:paraId="501ADA64" w14:textId="77777777" w:rsidR="00666752" w:rsidRDefault="00666752" w:rsidP="00CC3BF9"/>
    <w:p w14:paraId="31392098" w14:textId="77777777" w:rsidR="00666752" w:rsidRDefault="00666752" w:rsidP="00CC3BF9"/>
    <w:p w14:paraId="77A44121" w14:textId="77777777" w:rsidR="00666752" w:rsidRDefault="00666752" w:rsidP="00CC3BF9"/>
    <w:p w14:paraId="73638DFD" w14:textId="77777777" w:rsidR="00666752" w:rsidRDefault="00666752" w:rsidP="00CC3BF9"/>
    <w:p w14:paraId="4D4B1E9E" w14:textId="77777777" w:rsidR="00666752" w:rsidRDefault="00666752" w:rsidP="00CC3BF9"/>
    <w:p w14:paraId="55E2690A" w14:textId="77777777" w:rsidR="00666752" w:rsidRDefault="00666752" w:rsidP="00CC3BF9"/>
    <w:p w14:paraId="69E49612" w14:textId="77777777" w:rsidR="00666752" w:rsidRDefault="00666752" w:rsidP="00CC3BF9"/>
    <w:p w14:paraId="015E30E5" w14:textId="77777777" w:rsidR="00666752" w:rsidRDefault="00666752" w:rsidP="00CC3BF9"/>
    <w:p w14:paraId="15867A71" w14:textId="77777777" w:rsidR="00666752" w:rsidRDefault="00666752" w:rsidP="00CC3BF9"/>
  </w:endnote>
  <w:endnote w:type="continuationSeparator" w:id="0">
    <w:p w14:paraId="0E4B4B39" w14:textId="77777777" w:rsidR="00666752" w:rsidRDefault="00666752" w:rsidP="00CC3BF9">
      <w:r>
        <w:continuationSeparator/>
      </w:r>
    </w:p>
    <w:p w14:paraId="799176A9" w14:textId="77777777" w:rsidR="00666752" w:rsidRDefault="00666752" w:rsidP="00CC3BF9"/>
    <w:p w14:paraId="5C8230FF" w14:textId="77777777" w:rsidR="00666752" w:rsidRDefault="00666752" w:rsidP="00CC3BF9"/>
    <w:p w14:paraId="099E8D5E" w14:textId="77777777" w:rsidR="00666752" w:rsidRDefault="00666752" w:rsidP="00CC3BF9"/>
    <w:p w14:paraId="22A203C0" w14:textId="77777777" w:rsidR="00666752" w:rsidRDefault="00666752" w:rsidP="00CC3BF9"/>
    <w:p w14:paraId="3C76A3DC" w14:textId="77777777" w:rsidR="00666752" w:rsidRDefault="00666752" w:rsidP="00CC3BF9"/>
    <w:p w14:paraId="2E78F0DC" w14:textId="77777777" w:rsidR="00666752" w:rsidRDefault="00666752" w:rsidP="00CC3BF9"/>
    <w:p w14:paraId="70BCFBC4" w14:textId="77777777" w:rsidR="00666752" w:rsidRDefault="00666752" w:rsidP="00CC3BF9"/>
    <w:p w14:paraId="1D1371DC" w14:textId="77777777" w:rsidR="00666752" w:rsidRDefault="00666752" w:rsidP="00CC3BF9"/>
    <w:p w14:paraId="0E03CEE1" w14:textId="77777777" w:rsidR="00666752" w:rsidRDefault="00666752" w:rsidP="00CC3BF9"/>
    <w:p w14:paraId="43244BEE" w14:textId="77777777" w:rsidR="00666752" w:rsidRDefault="00666752" w:rsidP="00CC3BF9"/>
    <w:p w14:paraId="6281BA28" w14:textId="77777777" w:rsidR="00666752" w:rsidRDefault="00666752" w:rsidP="00CC3BF9"/>
    <w:p w14:paraId="25CF826D" w14:textId="77777777" w:rsidR="00666752" w:rsidRDefault="00666752" w:rsidP="00CC3BF9"/>
    <w:p w14:paraId="24CB46AC" w14:textId="77777777" w:rsidR="00666752" w:rsidRDefault="00666752" w:rsidP="00CC3BF9"/>
    <w:p w14:paraId="2562FB5E" w14:textId="77777777" w:rsidR="00666752" w:rsidRDefault="00666752" w:rsidP="00CC3BF9"/>
    <w:p w14:paraId="6152188B" w14:textId="77777777" w:rsidR="00666752" w:rsidRDefault="00666752" w:rsidP="00CC3BF9"/>
    <w:p w14:paraId="25846CB5" w14:textId="77777777" w:rsidR="00666752" w:rsidRDefault="00666752"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91ADD" w14:textId="77777777" w:rsidR="00666752" w:rsidRDefault="00666752" w:rsidP="00CC3BF9">
      <w:r>
        <w:separator/>
      </w:r>
    </w:p>
    <w:p w14:paraId="40483CF1" w14:textId="77777777" w:rsidR="00666752" w:rsidRDefault="00666752" w:rsidP="00CC3BF9"/>
    <w:p w14:paraId="2E56CD48" w14:textId="77777777" w:rsidR="00666752" w:rsidRDefault="00666752" w:rsidP="00CC3BF9"/>
    <w:p w14:paraId="530E13EE" w14:textId="77777777" w:rsidR="00666752" w:rsidRDefault="00666752" w:rsidP="00CC3BF9"/>
    <w:p w14:paraId="5E1F63F5" w14:textId="77777777" w:rsidR="00666752" w:rsidRDefault="00666752" w:rsidP="00CC3BF9"/>
    <w:p w14:paraId="754A8751" w14:textId="77777777" w:rsidR="00666752" w:rsidRDefault="00666752" w:rsidP="00CC3BF9"/>
    <w:p w14:paraId="47361C0C" w14:textId="77777777" w:rsidR="00666752" w:rsidRDefault="00666752" w:rsidP="00CC3BF9"/>
    <w:p w14:paraId="01DEC850" w14:textId="77777777" w:rsidR="00666752" w:rsidRDefault="00666752" w:rsidP="00CC3BF9"/>
  </w:footnote>
  <w:footnote w:type="continuationSeparator" w:id="0">
    <w:p w14:paraId="45B5A45A" w14:textId="77777777" w:rsidR="00666752" w:rsidRDefault="00666752" w:rsidP="00CC3BF9">
      <w:r>
        <w:continuationSeparator/>
      </w:r>
    </w:p>
    <w:p w14:paraId="646EEAD5" w14:textId="77777777" w:rsidR="00666752" w:rsidRDefault="00666752" w:rsidP="00CC3BF9"/>
    <w:p w14:paraId="0E33DAED" w14:textId="77777777" w:rsidR="00666752" w:rsidRDefault="00666752" w:rsidP="00CC3BF9"/>
    <w:p w14:paraId="76627F00" w14:textId="77777777" w:rsidR="00666752" w:rsidRDefault="00666752" w:rsidP="00CC3BF9"/>
    <w:p w14:paraId="3BAF1916" w14:textId="77777777" w:rsidR="00666752" w:rsidRDefault="00666752" w:rsidP="00CC3BF9"/>
    <w:p w14:paraId="47624505" w14:textId="77777777" w:rsidR="00666752" w:rsidRDefault="00666752" w:rsidP="00CC3BF9"/>
    <w:p w14:paraId="1FFEBD77" w14:textId="77777777" w:rsidR="00666752" w:rsidRDefault="00666752" w:rsidP="00CC3BF9"/>
    <w:p w14:paraId="0AB7403F" w14:textId="77777777" w:rsidR="00666752" w:rsidRDefault="00666752" w:rsidP="00CC3BF9"/>
    <w:p w14:paraId="33286556" w14:textId="77777777" w:rsidR="00666752" w:rsidRDefault="00666752" w:rsidP="00CC3BF9"/>
    <w:p w14:paraId="2FC473C7" w14:textId="77777777" w:rsidR="00666752" w:rsidRDefault="00666752" w:rsidP="00CC3BF9"/>
    <w:p w14:paraId="1E9A6379" w14:textId="77777777" w:rsidR="00666752" w:rsidRDefault="00666752" w:rsidP="00CC3BF9"/>
    <w:p w14:paraId="23E6EC0E" w14:textId="77777777" w:rsidR="00666752" w:rsidRDefault="00666752" w:rsidP="00CC3BF9"/>
    <w:p w14:paraId="6CFA996B" w14:textId="77777777" w:rsidR="00666752" w:rsidRDefault="00666752" w:rsidP="00CC3BF9"/>
    <w:p w14:paraId="64DC90E2" w14:textId="77777777" w:rsidR="00666752" w:rsidRDefault="00666752" w:rsidP="00CC3BF9"/>
    <w:p w14:paraId="7CAF2768" w14:textId="77777777" w:rsidR="00666752" w:rsidRDefault="00666752" w:rsidP="00CC3BF9"/>
    <w:p w14:paraId="6687C3E7" w14:textId="77777777" w:rsidR="00666752" w:rsidRDefault="00666752" w:rsidP="00CC3BF9"/>
    <w:p w14:paraId="01737054" w14:textId="77777777" w:rsidR="00666752" w:rsidRDefault="00666752"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6A57"/>
    <w:rsid w:val="002477F7"/>
    <w:rsid w:val="0025003C"/>
    <w:rsid w:val="00251C08"/>
    <w:rsid w:val="00251E4B"/>
    <w:rsid w:val="002522D8"/>
    <w:rsid w:val="00252515"/>
    <w:rsid w:val="00253CC2"/>
    <w:rsid w:val="0025512A"/>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28DF"/>
    <w:rsid w:val="002C3AC3"/>
    <w:rsid w:val="002C5ED2"/>
    <w:rsid w:val="002C69FA"/>
    <w:rsid w:val="002D0E01"/>
    <w:rsid w:val="002D3500"/>
    <w:rsid w:val="002D545F"/>
    <w:rsid w:val="002D5D1C"/>
    <w:rsid w:val="002D7CBA"/>
    <w:rsid w:val="002E16AD"/>
    <w:rsid w:val="002E1D02"/>
    <w:rsid w:val="002E1EE0"/>
    <w:rsid w:val="002E2086"/>
    <w:rsid w:val="002E3726"/>
    <w:rsid w:val="002E41D8"/>
    <w:rsid w:val="002F02B8"/>
    <w:rsid w:val="002F0607"/>
    <w:rsid w:val="002F15C3"/>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6752"/>
    <w:rsid w:val="006676C9"/>
    <w:rsid w:val="0067235C"/>
    <w:rsid w:val="00672494"/>
    <w:rsid w:val="00674014"/>
    <w:rsid w:val="00675701"/>
    <w:rsid w:val="00675DCE"/>
    <w:rsid w:val="00677C93"/>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DF0"/>
    <w:rsid w:val="006E132C"/>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67156"/>
    <w:rsid w:val="0097052D"/>
    <w:rsid w:val="00971385"/>
    <w:rsid w:val="009749D2"/>
    <w:rsid w:val="009751B6"/>
    <w:rsid w:val="0097624C"/>
    <w:rsid w:val="009765AA"/>
    <w:rsid w:val="0097687E"/>
    <w:rsid w:val="00976993"/>
    <w:rsid w:val="00976999"/>
    <w:rsid w:val="0097721C"/>
    <w:rsid w:val="00977D20"/>
    <w:rsid w:val="00981329"/>
    <w:rsid w:val="009837C8"/>
    <w:rsid w:val="00984452"/>
    <w:rsid w:val="00984804"/>
    <w:rsid w:val="0098644C"/>
    <w:rsid w:val="00992898"/>
    <w:rsid w:val="009933CD"/>
    <w:rsid w:val="00993A5D"/>
    <w:rsid w:val="009952AB"/>
    <w:rsid w:val="00995886"/>
    <w:rsid w:val="00996911"/>
    <w:rsid w:val="009972B4"/>
    <w:rsid w:val="00997F97"/>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269A"/>
    <w:rsid w:val="00AC2B6F"/>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206C"/>
    <w:rsid w:val="00B42753"/>
    <w:rsid w:val="00B4354F"/>
    <w:rsid w:val="00B436A0"/>
    <w:rsid w:val="00B43795"/>
    <w:rsid w:val="00B43D34"/>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087F"/>
    <w:rsid w:val="00C62180"/>
    <w:rsid w:val="00C629BC"/>
    <w:rsid w:val="00C648F5"/>
    <w:rsid w:val="00C65639"/>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D7CBA"/>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fontTable" Target="fontTable.xml"/><Relationship Id="rId20" Type="http://schemas.openxmlformats.org/officeDocument/2006/relationships/diagramData" Target="diagrams/data2.xml"/><Relationship Id="rId41" Type="http://schemas.microsoft.com/office/2007/relationships/diagramDrawing" Target="diagrams/drawing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5</TotalTime>
  <Pages>41</Pages>
  <Words>11743</Words>
  <Characters>63415</Characters>
  <Application>Microsoft Office Word</Application>
  <DocSecurity>0</DocSecurity>
  <Lines>528</Lines>
  <Paragraphs>150</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500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460</cp:revision>
  <cp:lastPrinted>2003-10-22T01:33:00Z</cp:lastPrinted>
  <dcterms:created xsi:type="dcterms:W3CDTF">2018-05-30T22:47:00Z</dcterms:created>
  <dcterms:modified xsi:type="dcterms:W3CDTF">2020-06-0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